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Model-based estimation of effective sample size in Stock Synthesis using the Dirichlet-Multinomial distribution</w:t>
      </w:r>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xml:space="preserve">, do not propogate uncertainty about data-weighting when calculating uncertainty intervals, and often are not re-adjusted when conducting sensitivity or retrospective analyses.  We therefore incorporate the Dirichlet-Multinomial (DM) distribution into Stock Synthesis, and propose it as a model-based method for estimating effective sample size.  This distribution incorporates one additional parameter per survey (with the option of mirroring its value among fleets), and we show that this parameter represents the ratio of nominal (“input”) and effective (“output”) sample size.  We demonstrate this approach using data for Pacific hake, where DM and </w:t>
      </w:r>
      <w:r w:rsidR="006D56A3">
        <w:t>McAllister-</w:t>
      </w:r>
      <w:r w:rsidR="00003B86">
        <w:t>Ianelli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p>
    <w:p w:rsidR="003A63B5" w:rsidRDefault="003A63B5" w:rsidP="00F92AD3">
      <w:pPr>
        <w:tabs>
          <w:tab w:val="left" w:pos="360"/>
        </w:tabs>
      </w:pPr>
      <w:r w:rsidRPr="002F6B24">
        <w:rPr>
          <w:b/>
        </w:rPr>
        <w:t>Keywords</w:t>
      </w:r>
      <w:r>
        <w:t xml:space="preserve">: Dirichlet-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 xml:space="preserve">Stock assessment models are quant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F92AD3" w:rsidRDefault="00F92AD3" w:rsidP="00F92AD3">
      <w:pPr>
        <w:tabs>
          <w:tab w:val="left" w:pos="360"/>
        </w:tabs>
      </w:pPr>
      <w:r>
        <w:tab/>
      </w:r>
      <w:r w:rsidR="00E77EC4">
        <w:t xml:space="preserve">Stock assessment models frequently include sampling data regarding the proportion of the vulnerable population that belong to different observable categories.  </w:t>
      </w:r>
      <w:r w:rsidR="0059430C">
        <w:t>Common types of categorical information include the proportion of different ages, lengths, and sexes.  In practice, this compositional information arises from a process of sampling fishes (e.g., non-extractive visual samples, or by capturing and measuring fishes on-board), and samples must then be standardized (</w:t>
      </w:r>
      <w:r w:rsidR="00C5474F">
        <w:t>sometimes termed “</w:t>
      </w:r>
      <w:r w:rsidR="0059430C">
        <w:t>expanded</w:t>
      </w:r>
      <w:r w:rsidR="00C5474F">
        <w:t>”</w:t>
      </w:r>
      <w:r w:rsidR="0059430C">
        <w:t xml:space="preserve">) to account for variation in sampling effort to collect compositional data </w:t>
      </w:r>
      <w:r w:rsidR="0059430C">
        <w:fldChar w:fldCharType="begin"/>
      </w:r>
      <w:r w:rsidR="0059430C">
        <w:instrText xml:space="preserve"> ADDIN ZOTERO_ITEM CSL_CITATION {"citationID":"2j8r45785b","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rsidR="0059430C">
        <w:fldChar w:fldCharType="separate"/>
      </w:r>
      <w:r w:rsidR="0059430C" w:rsidRPr="0059430C">
        <w:rPr>
          <w:rFonts w:cs="Times New Roman"/>
        </w:rPr>
        <w:t>(Thorson, 2014)</w:t>
      </w:r>
      <w:r w:rsidR="0059430C">
        <w:fldChar w:fldCharType="end"/>
      </w:r>
      <w:r w:rsidR="0059430C">
        <w:t xml:space="preserve">.  </w:t>
      </w:r>
      <w:r w:rsidR="00C5474F">
        <w:t xml:space="preserve">Compositional standardization ideally results in an estimate of “input” sample size for the compositional data in a given year that then is used in the stock assessment model.  </w:t>
      </w:r>
    </w:p>
    <w:p w:rsidR="00C14762" w:rsidRDefault="001E4EEC" w:rsidP="00F92AD3">
      <w:pPr>
        <w:tabs>
          <w:tab w:val="left" w:pos="360"/>
        </w:tabs>
        <w:ind w:firstLine="360"/>
      </w:pPr>
      <w:r>
        <w:lastRenderedPageBreak/>
        <w:t xml:space="preserve">For compositional data, which describe the distribution of ages or lengths in catches, the multinomial distribution is the most used. The multinomial distribution assumes samples are collected at random from the population. Therefore, </w:t>
      </w:r>
      <w:r w:rsidR="00BD5047">
        <w:t>employed sampling methods and fish behavior (e.g., schooling) will lead to overdispersion of the true uncertainty in the estimated proportions (</w:t>
      </w:r>
      <w:commentRangeStart w:id="0"/>
      <w:r w:rsidR="00BD5047" w:rsidRPr="00EE63B5">
        <w:rPr>
          <w:highlight w:val="cyan"/>
        </w:rPr>
        <w:t>citation</w:t>
      </w:r>
      <w:commentRangeEnd w:id="0"/>
      <w:r w:rsidR="00BD5047" w:rsidRPr="00EE63B5">
        <w:rPr>
          <w:rStyle w:val="CommentReference"/>
          <w:highlight w:val="cyan"/>
        </w:rPr>
        <w:commentReference w:id="0"/>
      </w:r>
      <w:r w:rsidR="00BD5047">
        <w:t xml:space="preserve">). </w:t>
      </w:r>
    </w:p>
    <w:p w:rsidR="001F3C0B" w:rsidRDefault="001F3C0B" w:rsidP="00F92AD3">
      <w:pPr>
        <w:pStyle w:val="ListParagraph"/>
        <w:numPr>
          <w:ilvl w:val="0"/>
          <w:numId w:val="1"/>
        </w:numPr>
        <w:tabs>
          <w:tab w:val="left" w:pos="360"/>
        </w:tabs>
      </w:pPr>
      <w:r>
        <w:t>Assumptions and violations.</w:t>
      </w:r>
    </w:p>
    <w:p w:rsidR="006D56A3" w:rsidRDefault="0032311B" w:rsidP="00F92AD3">
      <w:pPr>
        <w:pStyle w:val="ListParagraph"/>
        <w:numPr>
          <w:ilvl w:val="0"/>
          <w:numId w:val="1"/>
        </w:numPr>
        <w:tabs>
          <w:tab w:val="left" w:pos="360"/>
        </w:tabs>
      </w:pPr>
      <w:r>
        <w:t>Use of the multinomial requires determining an effective sample size.</w:t>
      </w:r>
    </w:p>
    <w:p w:rsidR="00BD5047" w:rsidRDefault="00BD5047" w:rsidP="00F92AD3">
      <w:pPr>
        <w:pStyle w:val="ListParagraph"/>
        <w:numPr>
          <w:ilvl w:val="1"/>
          <w:numId w:val="1"/>
        </w:numPr>
        <w:tabs>
          <w:tab w:val="left" w:pos="360"/>
        </w:tabs>
      </w:pPr>
      <w:r>
        <w:t>Methods for data weighting should allow for correlations (Francis, 2011).</w:t>
      </w:r>
    </w:p>
    <w:p w:rsidR="001F3C0B" w:rsidRDefault="001F3C0B" w:rsidP="00F92AD3">
      <w:pPr>
        <w:tabs>
          <w:tab w:val="left" w:pos="360"/>
        </w:tabs>
      </w:pPr>
      <w:r>
        <w:tab/>
        <w:t>Alternatives to the multinomial, including ad hoc practices.</w:t>
      </w:r>
    </w:p>
    <w:p w:rsidR="006D56A3" w:rsidRDefault="006D56A3" w:rsidP="00F92AD3">
      <w:pPr>
        <w:pStyle w:val="ListParagraph"/>
        <w:numPr>
          <w:ilvl w:val="0"/>
          <w:numId w:val="1"/>
        </w:numPr>
        <w:tabs>
          <w:tab w:val="left" w:pos="360"/>
        </w:tabs>
      </w:pPr>
      <w:r>
        <w:t>McAllister-Ianelli (1997)</w:t>
      </w:r>
    </w:p>
    <w:p w:rsidR="004456D1" w:rsidRDefault="004456D1" w:rsidP="00F92AD3">
      <w:pPr>
        <w:pStyle w:val="ListParagraph"/>
        <w:numPr>
          <w:ilvl w:val="0"/>
          <w:numId w:val="1"/>
        </w:numPr>
        <w:tabs>
          <w:tab w:val="left" w:pos="360"/>
        </w:tabs>
      </w:pPr>
      <w:r>
        <w:t>Bootstrap (Stewart and Hamel, 2014)</w:t>
      </w:r>
    </w:p>
    <w:p w:rsidR="006D56A3" w:rsidRDefault="006D56A3" w:rsidP="00F92AD3">
      <w:pPr>
        <w:pStyle w:val="ListParagraph"/>
        <w:numPr>
          <w:ilvl w:val="0"/>
          <w:numId w:val="1"/>
        </w:numPr>
        <w:tabs>
          <w:tab w:val="left" w:pos="360"/>
        </w:tabs>
      </w:pPr>
      <w:r>
        <w:t>Dirichlet-Multinomial (DM)</w:t>
      </w:r>
    </w:p>
    <w:p w:rsidR="004456D1" w:rsidRDefault="004456D1" w:rsidP="00F92AD3">
      <w:pPr>
        <w:pStyle w:val="ListParagraph"/>
        <w:numPr>
          <w:ilvl w:val="0"/>
          <w:numId w:val="1"/>
        </w:numPr>
        <w:tabs>
          <w:tab w:val="left" w:pos="360"/>
        </w:tabs>
      </w:pPr>
      <w:r>
        <w:t>Logistic-normal (Francis, 2014)</w:t>
      </w:r>
    </w:p>
    <w:p w:rsidR="0032311B" w:rsidRDefault="0032311B" w:rsidP="00F92AD3">
      <w:pPr>
        <w:pStyle w:val="ListParagraph"/>
        <w:numPr>
          <w:ilvl w:val="0"/>
          <w:numId w:val="1"/>
        </w:numPr>
        <w:tabs>
          <w:tab w:val="left" w:pos="360"/>
        </w:tabs>
      </w:pPr>
      <w:r>
        <w:t>Adjusted log-normal (Legault, 2014)</w:t>
      </w:r>
    </w:p>
    <w:p w:rsidR="00D429A5" w:rsidRDefault="00D429A5" w:rsidP="00F92AD3">
      <w:pPr>
        <w:pStyle w:val="ListParagraph"/>
        <w:numPr>
          <w:ilvl w:val="0"/>
          <w:numId w:val="1"/>
        </w:numPr>
        <w:tabs>
          <w:tab w:val="left" w:pos="360"/>
        </w:tabs>
      </w:pPr>
      <w:r>
        <w:t>Multivariate-logistic (Schnute and Richards, 1995)</w:t>
      </w:r>
    </w:p>
    <w:p w:rsidR="001F3C0B" w:rsidRDefault="001F3C0B" w:rsidP="00F92AD3">
      <w:pPr>
        <w:tabs>
          <w:tab w:val="left" w:pos="360"/>
        </w:tabs>
      </w:pPr>
      <w:r>
        <w:tab/>
      </w:r>
      <w:r w:rsidR="006D56A3">
        <w:t xml:space="preserve">Given the inability of </w:t>
      </w:r>
      <w:r w:rsidR="006D56A3" w:rsidRPr="008A2439">
        <w:rPr>
          <w:i/>
        </w:rPr>
        <w:t>ad hoc</w:t>
      </w:r>
      <w:r w:rsidR="006D56A3">
        <w:t xml:space="preserve"> methods to propagate uncertainty about data-weighting when calculating uncertainty intervals and their propensity to encourage ignoring data-weighting when conducting sensitivity or retrospective analyses, we incorporate the DM distribution into Stock Synthesis (SS) and propose it as a model-based method for estimating </w:t>
      </w:r>
      <w:r w:rsidR="004F2BAA">
        <w:t>the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4F2BAA">
        <w:t>)</w:t>
      </w:r>
      <w:r w:rsidR="006D56A3">
        <w:t>.</w:t>
      </w:r>
    </w:p>
    <w:p w:rsidR="00020425" w:rsidRDefault="00020425" w:rsidP="00F92AD3">
      <w:pPr>
        <w:tabs>
          <w:tab w:val="left" w:pos="360"/>
        </w:tabs>
      </w:pPr>
    </w:p>
    <w:p w:rsidR="003A63B5" w:rsidRPr="003A63B5" w:rsidRDefault="003A63B5" w:rsidP="00F92AD3">
      <w:pPr>
        <w:tabs>
          <w:tab w:val="left" w:pos="360"/>
        </w:tabs>
        <w:rPr>
          <w:b/>
        </w:rPr>
      </w:pPr>
      <w:r w:rsidRPr="003A63B5">
        <w:rPr>
          <w:b/>
        </w:rPr>
        <w:t>Methods</w:t>
      </w:r>
    </w:p>
    <w:p w:rsidR="003A09D6" w:rsidRPr="00655DC4" w:rsidRDefault="0041622D" w:rsidP="00F92AD3">
      <w:pPr>
        <w:tabs>
          <w:tab w:val="left" w:pos="360"/>
        </w:tabs>
        <w:rPr>
          <w:i/>
        </w:rPr>
      </w:pPr>
      <w:r>
        <w:rPr>
          <w:i/>
        </w:rPr>
        <w:t>Introducing the Dirichlet-m</w:t>
      </w:r>
      <w:r w:rsidR="003A09D6">
        <w:rPr>
          <w:i/>
        </w:rPr>
        <w:t>ultinomial distribution</w:t>
      </w:r>
    </w:p>
    <w:p w:rsidR="003A09D6" w:rsidRDefault="003A09D6" w:rsidP="00F92AD3">
      <w:pPr>
        <w:tabs>
          <w:tab w:val="left" w:pos="360"/>
        </w:tabs>
      </w:pPr>
      <w:r>
        <w:lastRenderedPageBreak/>
        <w:t>We here use a Dirichle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A09D6" w:rsidRDefault="003A09D6" w:rsidP="00F92AD3">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w:t>
      </w:r>
      <w:r w:rsidR="00F71AA0">
        <w:rPr>
          <w:rFonts w:eastAsiaTheme="minorEastAsia" w:cs="Times New Roman"/>
          <w:szCs w:val="24"/>
        </w:rPr>
        <w:t xml:space="preserve">non-negative </w:t>
      </w:r>
      <w:r>
        <w:rPr>
          <w:rFonts w:eastAsiaTheme="minorEastAsia" w:cs="Times New Roman"/>
          <w:szCs w:val="24"/>
        </w:rPr>
        <w:t xml:space="preserve">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w:t>
      </w:r>
      <w:r w:rsidR="00F71AA0">
        <w:rPr>
          <w:rFonts w:eastAsiaTheme="minorEastAsia" w:cs="Times New Roman"/>
          <w:szCs w:val="24"/>
        </w:rPr>
        <w:t>(</w:t>
      </w:r>
      <w:r>
        <w:rPr>
          <w:rFonts w:eastAsiaTheme="minorEastAsia" w:cs="Times New Roman"/>
          <w:szCs w:val="24"/>
        </w:rPr>
        <w:t xml:space="preserve">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sidR="00F71AA0">
        <w:rPr>
          <w:rFonts w:eastAsiaTheme="minorEastAsia" w:cs="Times New Roman"/>
          <w:szCs w:val="24"/>
        </w:rPr>
        <w:t>)</w:t>
      </w:r>
      <w:r w:rsidR="004F2BAA">
        <w:rPr>
          <w:rFonts w:eastAsiaTheme="minorEastAsia" w:cs="Times New Roman"/>
          <w:szCs w:val="24"/>
        </w:rPr>
        <w:t>,</w:t>
      </w:r>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variance inflation coefficient</w:t>
      </w:r>
      <w:r w:rsidR="00F71AA0">
        <w:rPr>
          <w:rFonts w:eastAsiaTheme="minorEastAsia" w:cs="Times New Roman"/>
          <w:szCs w:val="24"/>
        </w:rPr>
        <w:t xml:space="preserve"> (we use the gamma function, rather than the conventional factorial function, so that the Dirichlet-Multinomial is defined for all non-negative sample sizes </w:t>
      </w:r>
      <w:r w:rsidR="00F71AA0" w:rsidRPr="00F71AA0">
        <w:rPr>
          <w:rFonts w:eastAsiaTheme="minorEastAsia" w:cs="Times New Roman"/>
          <w:i/>
          <w:szCs w:val="24"/>
        </w:rPr>
        <w:t>N</w:t>
      </w:r>
      <w:r w:rsidR="00F71AA0">
        <w:rPr>
          <w:rFonts w:eastAsiaTheme="minorEastAsia" w:cs="Times New Roman"/>
          <w:szCs w:val="24"/>
        </w:rPr>
        <w:t>)</w:t>
      </w:r>
      <w:r>
        <w:rPr>
          <w:rFonts w:eastAsiaTheme="minorEastAsia" w:cs="Times New Roman"/>
          <w:szCs w:val="24"/>
        </w:rPr>
        <w:t xml:space="preserve">. </w:t>
      </w:r>
      <w:commentRangeStart w:id="1"/>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1"/>
      <w:r>
        <w:rPr>
          <w:rStyle w:val="CommentReference"/>
        </w:rPr>
        <w:commentReference w:id="1"/>
      </w:r>
      <w:r>
        <w:rPr>
          <w:rFonts w:eastAsiaTheme="minorEastAsia" w:cs="Times New Roman"/>
          <w:szCs w:val="24"/>
        </w:rPr>
        <w:t xml:space="preserve">does not depend upon the parameters, but ensures that as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Pr>
          <w:rFonts w:eastAsiaTheme="minorEastAsia" w:cs="Times New Roman"/>
          <w:szCs w:val="24"/>
        </w:rPr>
        <w:t xml:space="preserve">,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Pr>
          <w:rFonts w:eastAsiaTheme="minorEastAsia" w:cs="Times New Roman"/>
          <w:szCs w:val="24"/>
        </w:rPr>
        <w:t>:</w:t>
      </w:r>
    </w:p>
    <w:p w:rsidR="003A09D6" w:rsidRPr="00787F0E" w:rsidRDefault="003A09D6" w:rsidP="00F92AD3">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3A09D6" w:rsidRDefault="003A09D6" w:rsidP="00F92AD3">
      <w:pPr>
        <w:tabs>
          <w:tab w:val="left" w:pos="360"/>
          <w:tab w:val="left" w:pos="5760"/>
        </w:tabs>
        <w:rPr>
          <w:rFonts w:eastAsiaTheme="minorEastAsia"/>
          <w:szCs w:val="24"/>
        </w:rPr>
      </w:pPr>
      <w:r>
        <w:rPr>
          <w:rFonts w:eastAsiaTheme="minorEastAsia"/>
          <w:szCs w:val="24"/>
        </w:rPr>
        <w:t>i.e., that the Dirichlet-multinomial reduces to the multinomial</w:t>
      </w:r>
      <w:r w:rsidR="00F71AA0">
        <w:rPr>
          <w:rFonts w:eastAsiaTheme="minorEastAsia"/>
          <w:szCs w:val="24"/>
        </w:rPr>
        <w:t xml:space="preserve"> likelihood as the variance-inflation coefficient goes to infinity</w:t>
      </w:r>
      <w:r>
        <w:rPr>
          <w:rFonts w:eastAsiaTheme="minorEastAsia"/>
          <w:szCs w:val="24"/>
        </w:rPr>
        <w:t>.</w:t>
      </w:r>
      <w:r w:rsidR="00F71AA0">
        <w:rPr>
          <w:rFonts w:eastAsiaTheme="minorEastAsia"/>
          <w:szCs w:val="24"/>
        </w:rPr>
        <w:t xml:space="preserve"> </w:t>
      </w:r>
      <w:r>
        <w:rPr>
          <w:rFonts w:eastAsiaTheme="minorEastAsia"/>
          <w:szCs w:val="24"/>
        </w:rPr>
        <w:t xml:space="preserve"> </w:t>
      </w:r>
    </w:p>
    <w:p w:rsidR="003A09D6" w:rsidRDefault="0041622D" w:rsidP="00F92AD3">
      <w:pPr>
        <w:tabs>
          <w:tab w:val="left" w:pos="360"/>
          <w:tab w:val="left" w:pos="5760"/>
        </w:tabs>
        <w:rPr>
          <w:rFonts w:eastAsiaTheme="minorEastAsia"/>
          <w:szCs w:val="24"/>
        </w:rPr>
      </w:pPr>
      <w:r>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r>
        <w:rPr>
          <w:rFonts w:eastAsiaTheme="minorEastAsia"/>
        </w:rPr>
        <w:t xml:space="preserve">where </w:t>
      </w:r>
      <w:r>
        <w:rPr>
          <w:rFonts w:eastAsiaTheme="minorEastAsia"/>
          <w:i/>
        </w:rPr>
        <w:t>N</w:t>
      </w:r>
      <w:r>
        <w:rPr>
          <w:rFonts w:eastAsiaTheme="minorEastAsia"/>
        </w:rPr>
        <w:t xml:space="preserve"> is the sample size.  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lastRenderedPageBreak/>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rsidR="003A09D6" w:rsidRDefault="00B24D1E"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e </w:t>
      </w:r>
      <w:r w:rsidR="003A09D6">
        <w:rPr>
          <w:rFonts w:eastAsiaTheme="minorEastAsia"/>
        </w:rPr>
        <w:t>the variance of the observed proportion at age for a Dirichlet-multinomial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rsidR="003A09D6" w:rsidRPr="00834CDC" w:rsidRDefault="00B24D1E"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and </w:t>
      </w:r>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rsidR="00C26578" w:rsidRPr="00C26578" w:rsidRDefault="00C26578" w:rsidP="00C26578">
      <w:pPr>
        <w:tabs>
          <w:tab w:val="left" w:pos="360"/>
        </w:tabs>
      </w:pPr>
      <w:r>
        <w:t xml:space="preserve">As a default, we recommend a re-parameterizations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w:lastRenderedPageBreak/>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rsidR="00C26578" w:rsidRPr="00C26578" w:rsidRDefault="00B24D1E"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C26578" w:rsidP="00C26578">
      <w:pPr>
        <w:tabs>
          <w:tab w:val="left" w:pos="360"/>
          <w:tab w:val="left" w:pos="5760"/>
        </w:tabs>
        <w:rPr>
          <w:rFonts w:eastAsiaTheme="minorEastAsia"/>
          <w:szCs w:val="24"/>
        </w:rPr>
      </w:pPr>
      <w:r>
        <w:rPr>
          <w:rFonts w:eastAsiaTheme="minorEastAsia"/>
        </w:rPr>
        <w:t xml:space="preserve">Given that </w:t>
      </w:r>
      <w:r>
        <w:rPr>
          <w:rFonts w:eastAsiaTheme="minorEastAsia"/>
          <w:i/>
        </w:rPr>
        <w:t>N&gt;&gt;1</w:t>
      </w:r>
      <w:r>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lt;&lt;</w:t>
      </w:r>
      <w:r w:rsidRPr="00C26578">
        <w:rPr>
          <w:rFonts w:eastAsiaTheme="minorEastAsia"/>
          <w:i/>
          <w:szCs w:val="24"/>
        </w:rPr>
        <w:t>1</w:t>
      </w:r>
      <w:r>
        <w:rPr>
          <w:rFonts w:eastAsiaTheme="minorEastAsia"/>
          <w:szCs w:val="24"/>
        </w:rPr>
        <w:t>, this reduces to:</w:t>
      </w:r>
    </w:p>
    <w:p w:rsidR="00C26578" w:rsidRPr="00C26578" w:rsidRDefault="00B24D1E"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is the ratio of effecti</w:t>
      </w:r>
      <w:r w:rsidR="0036045D">
        <w:rPr>
          <w:rFonts w:eastAsiaTheme="minorEastAsia"/>
          <w:szCs w:val="24"/>
        </w:rPr>
        <w:t xml:space="preserve">ve and input sample siz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t xml:space="preserve">As a potential alternative, analysts may instead use the original parameterization of the </w:t>
      </w:r>
      <w:r w:rsidR="00681AFA">
        <w:t>Dirichlet-m</w:t>
      </w:r>
      <w:r>
        <w:t>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r>
        <w:rPr>
          <w:rFonts w:cs="Times New Roman"/>
          <w:szCs w:val="24"/>
        </w:rPr>
        <w:t>with effective sample size:</w:t>
      </w:r>
    </w:p>
    <w:p w:rsidR="00C26578" w:rsidRPr="00C26578" w:rsidRDefault="00B24D1E"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w:t>
      </w:r>
      <w:r>
        <w:rPr>
          <w:rFonts w:eastAsiaTheme="minorEastAsia"/>
        </w:rPr>
        <w:lastRenderedPageBreak/>
        <w:t xml:space="preserve">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C14762" w:rsidRPr="00DA4FCB">
        <w:rPr>
          <w:highlight w:val="yellow"/>
        </w:rPr>
        <w:t>?</w:t>
      </w:r>
      <w:r w:rsidR="00C14762">
        <w:t xml:space="preserve">), an integrated age-structured stock assessment framework frequently used to conduct assessments in many parts of the world (Methot and Wetzel, 2013). </w:t>
      </w:r>
      <w:r w:rsidR="00B278B7">
        <w:t xml:space="preserve"> In the following, however, we focus exclusively on the linear parameterization (version #1), given that it more closely mimics the action of the McAllister-Ianelli iterative reweighting method.  We leave for future research the development and exploration of more-complicated two-parameter forms for the Dirichlet-multinomial distribution, which could combine the characterists of both versions.  </w:t>
      </w:r>
    </w:p>
    <w:p w:rsidR="009A1BEA" w:rsidRPr="000B4A6E" w:rsidRDefault="009A1BEA" w:rsidP="00F92AD3">
      <w:pPr>
        <w:tabs>
          <w:tab w:val="left" w:pos="360"/>
        </w:tabs>
        <w:rPr>
          <w:i/>
        </w:rPr>
      </w:pPr>
      <w:r w:rsidRPr="000B4A6E">
        <w:rPr>
          <w:i/>
        </w:rPr>
        <w:t>Case study: Pacfic hake</w:t>
      </w:r>
    </w:p>
    <w:p w:rsidR="00C616C4" w:rsidRDefault="00BE3165" w:rsidP="00F92AD3">
      <w:pPr>
        <w:tabs>
          <w:tab w:val="left" w:pos="360"/>
        </w:tabs>
      </w:pPr>
      <w:r>
        <w:t xml:space="preserve">To demonstrate this new data-weighting method, we compare its performance with a recent stock assessment for Pacific hake </w:t>
      </w:r>
      <w:r w:rsidR="009A1BEA">
        <w:t>(</w:t>
      </w:r>
      <w:r w:rsidR="009A1BEA">
        <w:rPr>
          <w:i/>
        </w:rPr>
        <w:t>Merluccius productus</w:t>
      </w:r>
      <w:r w:rsidR="009A1BEA">
        <w:t>)</w:t>
      </w:r>
      <w:r>
        <w:t>.  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an intermittent acoustic survey conducted between 1995 and 2013, 10 years of survey age-composition samples, and ‘empirical’ </w:t>
      </w:r>
      <w:r w:rsidR="00C616C4">
        <w:t xml:space="preserve">fishery </w:t>
      </w:r>
      <w:r w:rsidR="00D33D4B">
        <w:t>weight-at-age data, which are assumed to be known without error (Taylor et al., 2015).</w:t>
      </w:r>
    </w:p>
    <w:p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C14762">
        <w:t xml:space="preserve">: (i) </w:t>
      </w:r>
      <w:r w:rsidR="00DA4FCB">
        <w:t>unweighted, (</w:t>
      </w:r>
      <w:r w:rsidR="00B5376F">
        <w:t xml:space="preserve">ii) tuned using </w:t>
      </w:r>
      <w:r w:rsidR="00C14762">
        <w:t>McAllister-Ianelli (1997)</w:t>
      </w:r>
      <w:r w:rsidR="00B5376F">
        <w:t xml:space="preserve">, </w:t>
      </w:r>
      <w:r w:rsidR="00C14762">
        <w:t>(ii</w:t>
      </w:r>
      <w:r w:rsidR="00B5376F">
        <w:t>i</w:t>
      </w:r>
      <w:r w:rsidR="00C14762">
        <w:t xml:space="preserve">) </w:t>
      </w:r>
      <w:r>
        <w:t>estimated using the Dirichlet-multinomial distribution</w:t>
      </w:r>
      <w:r w:rsidR="00B5376F">
        <w:t xml:space="preserve">, and (iv) weight of zero for the </w:t>
      </w:r>
      <w:r w:rsidR="008E0B57">
        <w:t xml:space="preserve">fishery </w:t>
      </w:r>
      <w:r w:rsidR="00B5376F">
        <w:t>age-composition data</w:t>
      </w:r>
      <w:r>
        <w:t xml:space="preserve">.  </w:t>
      </w:r>
      <w:r w:rsidR="00B24D1E">
        <w:t>Options (ii) (“McAllister-Ianelli”) involved fitting the model to simulated data, computing the ratio of input and “effective” sample size for each year of age-</w:t>
      </w:r>
      <w:r w:rsidR="00B24D1E">
        <w:lastRenderedPageBreak/>
        <w:t>composition data for the fishery, computing the harmonic mean ratio among years, and then inputing this value as the a “weighting factor” for the fishery-age composition data.  The model was then fitted to data a 2</w:t>
      </w:r>
      <w:r w:rsidR="00B24D1E" w:rsidRPr="00B24D1E">
        <w:rPr>
          <w:vertAlign w:val="superscript"/>
        </w:rPr>
        <w:t>nd</w:t>
      </w:r>
      <w:r w:rsidR="00B24D1E">
        <w:t xml:space="preserve"> time, this process was repeated, and the third fit to data was used as the final estimate of parameters.  Option (iv) </w:t>
      </w:r>
      <w:r>
        <w:t>specifies that the stock assessment is fitted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the McAllister-Ianelli approach results in a ratio of 0.94, and the Dirichlet-multinomial results in a ratio of 1.00.  We therefore chose to not down-weight the survey age-composition data </w:t>
      </w:r>
      <w:r w:rsidR="00B24D1E">
        <w:t xml:space="preserve">(i.e., we did not estimate the Dirichlet-multinomial parameter for the survey, nor did we tune it).  </w:t>
      </w:r>
    </w:p>
    <w:p w:rsidR="004456D1" w:rsidRPr="00DA4FCB" w:rsidRDefault="004456D1" w:rsidP="00F92AD3">
      <w:pPr>
        <w:tabs>
          <w:tab w:val="left" w:pos="360"/>
        </w:tabs>
        <w:rPr>
          <w:i/>
        </w:rPr>
      </w:pPr>
      <w:r w:rsidRPr="00DA4FCB">
        <w:rPr>
          <w:i/>
        </w:rPr>
        <w:t>Simulation testing</w:t>
      </w:r>
    </w:p>
    <w:p w:rsidR="00697CA9" w:rsidRDefault="004456D1" w:rsidP="00F92AD3">
      <w:pPr>
        <w:tabs>
          <w:tab w:val="left" w:pos="360"/>
        </w:tabs>
      </w:pPr>
      <w:r>
        <w:t xml:space="preserve">The performance of the </w:t>
      </w:r>
      <w:r w:rsidR="00B24D1E">
        <w:t xml:space="preserve">Dirichlet-multinomial </w:t>
      </w:r>
      <w:r>
        <w:t xml:space="preserve">distribution </w:t>
      </w:r>
      <w:r w:rsidR="00B24D1E">
        <w:t xml:space="preserve">implemented in Stock Synthesis </w:t>
      </w:r>
      <w:r>
        <w:t xml:space="preserve">was explored using simulated data. </w:t>
      </w:r>
      <w:r w:rsidR="00B24D1E">
        <w:t xml:space="preserve"> To do so, we modified the Pacific hake estimation model in </w:t>
      </w:r>
      <w:r w:rsidR="003D1BB6">
        <w:t>four</w:t>
      </w:r>
      <w:r w:rsidR="00B24D1E">
        <w:t xml:space="preserve"> ways: (1) we changed fishery selectivity to be stationary over time (i.e., removing time-varying selectivity parameters), (2) we changed all fishery </w:t>
      </w:r>
      <w:r w:rsidR="003D1BB6">
        <w:t xml:space="preserve">age-composition </w:t>
      </w:r>
      <w:r w:rsidR="00B24D1E">
        <w:t>sample sizes to a single fixed value in each year</w:t>
      </w:r>
      <w:r w:rsidR="003D1BB6">
        <w:t>, (3) we changed all survey age-composition sample sizes to 100 samples per year, and (4) we changed to using an “explicit-F” parameterization, wherein instantaneous, fully-selected fishing mortality in each year is estimated as a fixed effect</w:t>
      </w:r>
      <w:r w:rsidR="00B24D1E">
        <w:t xml:space="preserve">.  </w:t>
      </w:r>
      <w:r w:rsidR="003D1BB6">
        <w:t xml:space="preserve">We then ran the modified Pacific hake assessment model on available data, extracted estimated parameters, and used these estimates as the “true” value during the simulation experiment (while confirming that estimated stock status and productivity is generally similar to that in the case study).  </w:t>
      </w:r>
    </w:p>
    <w:p w:rsidR="00B06D64" w:rsidRPr="003D1BB6" w:rsidRDefault="00697CA9" w:rsidP="00F92AD3">
      <w:pPr>
        <w:tabs>
          <w:tab w:val="left" w:pos="360"/>
        </w:tabs>
      </w:pPr>
      <w:r>
        <w:tab/>
      </w:r>
      <w:r w:rsidR="003D1BB6">
        <w:t xml:space="preserve">We then generate new, simulated data sets using the Stock Sythesis bootstrap simulator.  For each simulation replicate, we simulate a new vector of recruitment deviations, and also simulate </w:t>
      </w:r>
      <w:r w:rsidR="003D1BB6">
        <w:lastRenderedPageBreak/>
        <w:t xml:space="preserve">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abundance index and age-composition samples from their specified distributions (i.e., using a lognormal distribution with the input log-standard deviation for the abundance index, and a multinomial distribution with the input sample size for the age-composition samples).  </w:t>
      </w:r>
    </w:p>
    <w:p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u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 xml:space="preserve">the “true” sample size used to simulate age-comosition data for the fishery is either 25, 100, or 400 per year.  Given this “true” age-composition sample, the “observed” age-composition sample is then inflated by a fixed inflation factor </w:t>
      </w:r>
      <w:r w:rsidRPr="00B06D64">
        <w:rPr>
          <w:rFonts w:cs="Times New Roman"/>
          <w:i/>
        </w:rPr>
        <w:t>θ</w:t>
      </w:r>
      <w:r>
        <w:rPr>
          <w:rFonts w:cs="Times New Roman"/>
          <w:i/>
          <w:vertAlign w:val="subscript"/>
        </w:rPr>
        <w:t>sim</w:t>
      </w:r>
      <w:r>
        <w:t xml:space="preserve">, with value </w:t>
      </w:r>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 xml:space="preserve">We then use estimation models (i), (ii), and (iii) defined in the section titled </w:t>
      </w:r>
      <w:r w:rsidR="008E0B57" w:rsidRPr="000B4A6E">
        <w:rPr>
          <w:i/>
        </w:rPr>
        <w:t>Case study: Pacfic hake</w:t>
      </w:r>
      <w:r w:rsidR="008E0B57">
        <w:t xml:space="preserve"> (see above).</w:t>
      </w:r>
    </w:p>
    <w:p w:rsidR="00E93B67" w:rsidRDefault="00E93B67" w:rsidP="00F92AD3">
      <w:pPr>
        <w:tabs>
          <w:tab w:val="left" w:pos="360"/>
        </w:tabs>
        <w:rPr>
          <w:i/>
        </w:rPr>
      </w:pPr>
      <w:r>
        <w:rPr>
          <w:i/>
        </w:rPr>
        <w:t>Model evaluation</w:t>
      </w:r>
    </w:p>
    <w:p w:rsidR="00E93B67" w:rsidRDefault="00E93B67" w:rsidP="00F92AD3">
      <w:pPr>
        <w:tabs>
          <w:tab w:val="left" w:pos="360"/>
        </w:tabs>
      </w:pPr>
      <w:r>
        <w:t>Estimation procedures were evaluated by comparing estimated parameters and derived quantities of interest to management to their</w:t>
      </w:r>
      <w:r w:rsidR="007D46AD">
        <w:t xml:space="preserve"> true values from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
        </w:rPr>
      </w:pPr>
      <w:r w:rsidRPr="003E62F3">
        <w:rPr>
          <w:i/>
        </w:rPr>
        <w:t>Case study application: Pacific hake</w:t>
      </w:r>
    </w:p>
    <w:p w:rsidR="004926EE" w:rsidRDefault="003E62F3" w:rsidP="00F92AD3">
      <w:pPr>
        <w:tabs>
          <w:tab w:val="left" w:pos="360"/>
        </w:tabs>
      </w:pPr>
      <w:r>
        <w:lastRenderedPageBreak/>
        <w:t xml:space="preserve">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In particular, removing fishery age data results in a higher estimate of average unfished spawning output and lower spawning output estimates from the mid-1980s onward, while treating input as effective sample size results in strong year-class strength estimates in the early 1980s and early 2000s.  By contrast, the default McAllister-Ianelli and new Dirichlet-multinomial weighting methods results in similar estimtes of spawning output, with the exception of recent years (2010 onwards) when the Dirichlet-multinomial estimator results in somewhat elevated estimates of spawning output relative to the McAllister-Ianelli method.  Similarly, the McAllister-Ianelli and Dirichlet-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t>Simulation</w:t>
      </w:r>
      <w:r w:rsidR="003E62F3">
        <w:rPr>
          <w:i/>
        </w:rPr>
        <w:t xml:space="preserve"> experiment</w:t>
      </w:r>
    </w:p>
    <w:p w:rsidR="007D46AD" w:rsidRDefault="00CD4AA7" w:rsidP="00F92AD3">
      <w:pPr>
        <w:tabs>
          <w:tab w:val="left" w:pos="360"/>
        </w:tabs>
      </w:pPr>
      <w:r>
        <w:t xml:space="preserve">Estimates of the Dirichlet-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estimates of effective sample size when the true sample size is 400 (i.e., median effective sample size estimate is close to 450).  This bias is not detected in the other scenarios (true sample size of 25 or 100).   </w:t>
      </w:r>
    </w:p>
    <w:p w:rsidR="00E93B67" w:rsidRDefault="00DA18D8" w:rsidP="00F92AD3">
      <w:pPr>
        <w:tabs>
          <w:tab w:val="left" w:pos="360"/>
        </w:tabs>
      </w:pPr>
      <w:r>
        <w:lastRenderedPageBreak/>
        <w:tab/>
        <w:t xml:space="preserve">Comparison of parameter estimates from the unweighted multinomial, </w:t>
      </w:r>
      <w:r w:rsidR="003B1A85">
        <w:t xml:space="preserve">McAllister-Ianelli reweighting algorithm, and the linear parameterization of the Dirichlet-multinomial distribution shows that the McAllister-Ianelli and Dirichlet-multinomial have </w:t>
      </w:r>
      <w:r w:rsidR="001006A9">
        <w:t>similarly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eriously substantially degraded estimates of natural mortality and unfished recruitment for any inflation factor other than 1.  We note that the Dirichlet-multinomial algorithm has a noteable fraction (20 of 100) of replicates that do not converge for the highest level of the variance inflation (</w:t>
      </w:r>
      <w:r w:rsidR="003B1A85" w:rsidRPr="003B1A85">
        <w:rPr>
          <w:rFonts w:cs="Times New Roman"/>
          <w:i/>
        </w:rPr>
        <w:t>θ</w:t>
      </w:r>
      <w:r w:rsidR="003B1A85">
        <w:rPr>
          <w:rFonts w:cs="Times New Roman"/>
          <w:i/>
          <w:vertAlign w:val="subscript"/>
        </w:rPr>
        <w:t>sim</w:t>
      </w:r>
      <w:r w:rsidR="003B1A85">
        <w:rPr>
          <w:rFonts w:cs="Times New Roman"/>
        </w:rPr>
        <w:t xml:space="preserve">=1000), but convergence is otherwise comparable between methods.  </w:t>
      </w:r>
      <w:r w:rsidR="00B55C57">
        <w:rPr>
          <w:rFonts w:cs="Times New Roman"/>
        </w:rPr>
        <w:t>We therefore conclude that the Dirichlet-mulinomial method has similar estimation performance to the previous McAllister-Ianelli reweighting approach.</w:t>
      </w:r>
      <w:bookmarkStart w:id="2" w:name="_GoBack"/>
      <w:bookmarkEnd w:id="2"/>
      <w:r w:rsidR="003B1A85">
        <w:t xml:space="preserve">  </w:t>
      </w:r>
    </w:p>
    <w:p w:rsidR="003A63B5" w:rsidRPr="003A63B5" w:rsidRDefault="003A63B5" w:rsidP="00F92AD3">
      <w:pPr>
        <w:tabs>
          <w:tab w:val="left" w:pos="360"/>
        </w:tabs>
        <w:rPr>
          <w:b/>
        </w:rPr>
      </w:pPr>
      <w:r w:rsidRPr="003A63B5">
        <w:rPr>
          <w:b/>
        </w:rPr>
        <w:t>Discussion</w:t>
      </w:r>
    </w:p>
    <w:p w:rsidR="003A63B5" w:rsidRDefault="00491F03" w:rsidP="00F92AD3">
      <w:pPr>
        <w:tabs>
          <w:tab w:val="left" w:pos="360"/>
        </w:tabs>
      </w:pPr>
      <w:r>
        <w:t xml:space="preserve">In this paper, we have shown that the Dirichlet-multinomial distribution can be used to generate model-based estimates of effective sample size for age and length-compositional data in stock assessment models.  For this purpose, we have implemented two parameterizations of the Dirichlet-multinomial distribution in the widely-used Stock Synthesis software.  We have then applied the model to data for Pacific hake, showing that it provides estimates in agreement with the previous McAllister-Ianelli approach, and provide a simulation experiment to verify that it provides unbiased estimates of effective sample size given that the model is otherwise specified correctly.  </w:t>
      </w:r>
    </w:p>
    <w:p w:rsidR="0046263D" w:rsidRDefault="00491F03" w:rsidP="00F92AD3">
      <w:pPr>
        <w:tabs>
          <w:tab w:val="left" w:pos="360"/>
        </w:tabs>
      </w:pPr>
      <w:r>
        <w:tab/>
        <w:t xml:space="preserve">We believe that the Dirichlet-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lastRenderedPageBreak/>
        <w:t>Slow or inconsistent exploration of alternative models</w:t>
      </w:r>
      <w:r>
        <w:t>: P</w:t>
      </w:r>
      <w:r w:rsidR="00491F03">
        <w:t>revious methods (e.g., the McAllister-Ianelli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t>Failure to account for uncertainty in data weighting</w:t>
      </w:r>
      <w:r>
        <w:t xml:space="preserve">:  Previous methods also provide no obvious method for propogating uncertainty about data-weighting.  By contrast, the Dirichlet-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Dirichlet-multinomial method allows for a single, unambiguous definition of convergence (i.e., via maximizing the model likelihood), which can be independently replicated by different authors and does not require further documentation.  </w:t>
      </w:r>
    </w:p>
    <w:p w:rsidR="00C5474F" w:rsidRDefault="00C5474F" w:rsidP="0046263D">
      <w:pPr>
        <w:pStyle w:val="ListParagraph"/>
        <w:numPr>
          <w:ilvl w:val="0"/>
          <w:numId w:val="3"/>
        </w:numPr>
        <w:tabs>
          <w:tab w:val="left" w:pos="360"/>
        </w:tabs>
      </w:pPr>
      <w:r>
        <w:rPr>
          <w:i/>
        </w:rPr>
        <w:lastRenderedPageBreak/>
        <w:t>Interpretable estimates of effective sample size</w:t>
      </w:r>
      <w:r>
        <w:t xml:space="preserve">:  Analysts have previously suggested altnerative model-based methods for estimating effective sample size.  For example, an analyst might use a simple Dirichlet distribution, rather than the Dirichlet-multinomial distribution used here.  However, the Dirichlet distribution can have effective sample size that ranges from 0 to infinity, i.e., it can exceed the input sample size.  By contrast, the Dirichlet-multinomial distribution ensures that the effective sample size can never be greater than the input sample size.  </w:t>
      </w:r>
    </w:p>
    <w:p w:rsidR="00C5474F" w:rsidRDefault="00C5474F" w:rsidP="00C5474F">
      <w:pPr>
        <w:tabs>
          <w:tab w:val="left" w:pos="360"/>
        </w:tabs>
      </w:pPr>
      <w:r>
        <w:t xml:space="preserve">In particular, we envision that benefit #4 (“interpretable estimates of effective sample size”) can be used as a diagnostic for model goodness-of-fit.  Specifically, we envision that the analyst can subsequently explore potential hypotheses for overdispersed compositional data when the effective sample size is lower than the input sample size.  Potential causes presumably include time-varying or non-parametric fishery selectivity, time-varying growth, and other common 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overdispersion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r>
        <w:t>Partial support for KFJ was provided by the National Marine Fisheries-Sea Grant Population Dynamics Fellowship (</w:t>
      </w:r>
      <w:r w:rsidRPr="00EE63B5">
        <w:rPr>
          <w:highlight w:val="cyan"/>
        </w:rPr>
        <w:t>?</w:t>
      </w:r>
      <w:r>
        <w:t xml:space="preserve">). This publication </w:t>
      </w:r>
      <w:r w:rsidR="00EE63B5">
        <w:t>wa</w:t>
      </w:r>
      <w:r>
        <w:t xml:space="preserve">s partially funded by the Joint Institute for the Study of the Atmosphere and Ocean (JISAO) under NOAA Cooperative Agreement No. </w:t>
      </w:r>
      <w:r w:rsidRPr="00EE63B5">
        <w:rPr>
          <w:highlight w:val="cyan"/>
        </w:rPr>
        <w:t>?</w:t>
      </w:r>
      <w:r>
        <w:t xml:space="preserve">, Contribution </w:t>
      </w:r>
      <w:r w:rsidRPr="00EE63B5">
        <w:rPr>
          <w:highlight w:val="cyan"/>
        </w:rPr>
        <w:t>?</w:t>
      </w:r>
      <w:r>
        <w:t xml:space="preserve">. </w:t>
      </w:r>
    </w:p>
    <w:p w:rsidR="004926EE" w:rsidRDefault="004926EE" w:rsidP="00F92AD3">
      <w:pPr>
        <w:tabs>
          <w:tab w:val="left" w:pos="360"/>
        </w:tabs>
      </w:pPr>
    </w:p>
    <w:p w:rsidR="0046263D" w:rsidRDefault="0046263D">
      <w:pPr>
        <w:spacing w:after="200" w:line="276" w:lineRule="auto"/>
        <w:rPr>
          <w:b/>
        </w:rPr>
      </w:pPr>
      <w:r>
        <w:rPr>
          <w:b/>
        </w:rPr>
        <w:lastRenderedPageBreak/>
        <w:br w:type="page"/>
      </w:r>
    </w:p>
    <w:p w:rsidR="003A63B5" w:rsidRPr="003A63B5" w:rsidRDefault="003A63B5" w:rsidP="00F92AD3">
      <w:pPr>
        <w:tabs>
          <w:tab w:val="left" w:pos="360"/>
        </w:tabs>
        <w:rPr>
          <w:b/>
        </w:rPr>
      </w:pPr>
      <w:r w:rsidRPr="003A63B5">
        <w:rPr>
          <w:b/>
        </w:rPr>
        <w:lastRenderedPageBreak/>
        <w:t>References</w:t>
      </w:r>
    </w:p>
    <w:p w:rsidR="00753ED2" w:rsidRPr="00753ED2" w:rsidRDefault="00753ED2" w:rsidP="00753ED2">
      <w:pPr>
        <w:pStyle w:val="Bibliography"/>
        <w:rPr>
          <w:rFonts w:cs="Times New Roman"/>
        </w:rPr>
      </w:pPr>
      <w:r>
        <w:fldChar w:fldCharType="begin"/>
      </w:r>
      <w:r>
        <w:instrText xml:space="preserve"> ADDIN ZOTERO_BIBL {"custom":[]} CSL_BIBLIOGRAPHY </w:instrText>
      </w:r>
      <w:r>
        <w:fldChar w:fldCharType="separate"/>
      </w:r>
      <w:r w:rsidRPr="00753ED2">
        <w:rPr>
          <w:rFonts w:cs="Times New Roman"/>
        </w:rPr>
        <w:t>Francis, R.I.C.C., 2011. Data weighting in statistical fisheries stock assessment models. Can. J. Fish. Aquat. Sci. 68, 1124–1138.</w:t>
      </w:r>
    </w:p>
    <w:p w:rsidR="00753ED2" w:rsidRPr="00753ED2" w:rsidRDefault="00753ED2" w:rsidP="00753ED2">
      <w:pPr>
        <w:pStyle w:val="Bibliography"/>
        <w:rPr>
          <w:rFonts w:cs="Times New Roman"/>
        </w:rPr>
      </w:pPr>
      <w:r w:rsidRPr="00753ED2">
        <w:rPr>
          <w:rFonts w:cs="Times New Roman"/>
        </w:rPr>
        <w:t>Magnusson, A., Punt, A.E., Hilborn, R., 2013. Measuring uncertainty in fisheries stock assessment: the delta method, bootstrap, and MCMC. Fish Fish. 14, 325–342.</w:t>
      </w:r>
    </w:p>
    <w:p w:rsidR="00753ED2" w:rsidRPr="00753ED2" w:rsidRDefault="00753ED2" w:rsidP="00753ED2">
      <w:pPr>
        <w:pStyle w:val="Bibliography"/>
        <w:rPr>
          <w:rFonts w:cs="Times New Roman"/>
        </w:rPr>
      </w:pPr>
      <w:r w:rsidRPr="00753ED2">
        <w:rPr>
          <w:rFonts w:cs="Times New Roman"/>
        </w:rPr>
        <w:t>Maunder, M.N., Punt, A.E., 2013. A review of integrated analysis in fisheries stock assessment. Fish. Res. 142, 61–74.</w:t>
      </w:r>
    </w:p>
    <w:p w:rsidR="00753ED2" w:rsidRPr="00753ED2" w:rsidRDefault="00753ED2" w:rsidP="00753ED2">
      <w:pPr>
        <w:pStyle w:val="Bibliography"/>
        <w:rPr>
          <w:rFonts w:cs="Times New Roman"/>
        </w:rPr>
      </w:pPr>
      <w:r w:rsidRPr="00753ED2">
        <w:rPr>
          <w:rFonts w:cs="Times New Roman"/>
        </w:rPr>
        <w:t>Thorson, J.T., 2014. Standardizing compositional data for stock assessment. ICES J. Mar. Sci. J. Cons. 71, 1117–1128. doi:10.1093/icesjms/fst224</w:t>
      </w:r>
    </w:p>
    <w:p w:rsidR="00753ED2" w:rsidRPr="00753ED2" w:rsidRDefault="00753ED2" w:rsidP="00753ED2">
      <w:pPr>
        <w:pStyle w:val="Bibliography"/>
        <w:rPr>
          <w:rFonts w:cs="Times New Roman"/>
        </w:rPr>
      </w:pPr>
      <w:r w:rsidRPr="00753ED2">
        <w:rPr>
          <w:rFonts w:cs="Times New Roman"/>
        </w:rPr>
        <w:t>Thorson, J.T., Hicks, A.C., Methot, R.D., 2015. Random effect estimation of time-varying factors in Stock Synthesis. ICES J. Mar. Sci. J. Cons. 72, 178–185. doi:10.1093/icesjms/fst211</w:t>
      </w:r>
    </w:p>
    <w:p w:rsidR="00753ED2" w:rsidRPr="00753ED2" w:rsidRDefault="00753ED2" w:rsidP="00753ED2">
      <w:pPr>
        <w:pStyle w:val="Bibliography"/>
        <w:rPr>
          <w:rFonts w:cs="Times New Roman"/>
        </w:rPr>
      </w:pPr>
      <w:r w:rsidRPr="00753ED2">
        <w:rPr>
          <w:rFonts w:cs="Times New Roman"/>
        </w:rPr>
        <w:t>Thorson, J.T., Minto, C., 2015. Mixed effects: a unifying framework for statistical modelling in fisheries biology. ICES J. Mar. Sci. J. Cons. 72, 1245–1256. doi:10.1093/icesjms/fsu213</w:t>
      </w:r>
    </w:p>
    <w:p w:rsidR="00753ED2" w:rsidRPr="00753ED2" w:rsidRDefault="00753ED2" w:rsidP="00753ED2">
      <w:pPr>
        <w:pStyle w:val="Bibliography"/>
        <w:rPr>
          <w:rFonts w:cs="Times New Roman"/>
        </w:rPr>
      </w:pPr>
      <w:r w:rsidRPr="00753ED2">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r>
        <w:t>Francis, R.I.</w:t>
      </w:r>
      <w:r w:rsidR="00020425">
        <w:t>C.C. 2011. Data weighting in statistical fisheries stock assessment models. Can</w:t>
      </w:r>
      <w:r w:rsidR="0092135A">
        <w:t>.</w:t>
      </w:r>
      <w:r w:rsidR="00020425">
        <w:t xml:space="preserve"> J</w:t>
      </w:r>
      <w:r w:rsidR="0092135A">
        <w:t>.</w:t>
      </w:r>
      <w:r w:rsidR="00020425">
        <w:t xml:space="preserve"> Fish</w:t>
      </w:r>
      <w:r w:rsidR="0092135A">
        <w:t>.</w:t>
      </w:r>
      <w:r w:rsidR="00020425">
        <w:t xml:space="preserve"> Aquat</w:t>
      </w:r>
      <w:r w:rsidR="0092135A">
        <w:t>.</w:t>
      </w:r>
      <w:r w:rsidR="00020425">
        <w:t xml:space="preserve"> Sci. 68</w:t>
      </w:r>
      <w:r w:rsidR="0092135A">
        <w:t>,</w:t>
      </w:r>
      <w:r w:rsidR="00020425">
        <w:t xml:space="preserve"> 1124-1138.</w:t>
      </w:r>
    </w:p>
    <w:p w:rsidR="004456D1" w:rsidRDefault="004456D1" w:rsidP="00F92AD3">
      <w:pPr>
        <w:tabs>
          <w:tab w:val="left" w:pos="360"/>
        </w:tabs>
        <w:ind w:left="720" w:hanging="720"/>
      </w:pPr>
      <w:r>
        <w:t>Francis, R.I.C.C. 2014. Replacing the multinomial in stock assessment models: a first step. Fish. Res. 151, 70-84.</w:t>
      </w:r>
    </w:p>
    <w:p w:rsidR="0092135A" w:rsidRDefault="001B4A6C" w:rsidP="00F92AD3">
      <w:pPr>
        <w:tabs>
          <w:tab w:val="left" w:pos="360"/>
        </w:tabs>
        <w:ind w:left="720" w:hanging="720"/>
      </w:pPr>
      <w:r>
        <w:t>Hulson, P.-J.F., Hanselman, D.</w:t>
      </w:r>
      <w:r w:rsidR="0092135A">
        <w:t>H., Quinn, T.J., II. 2012. Determining effective sample size in integrated age-structured assessment models. ICES J. Mar. Sci. 69, 281-292.</w:t>
      </w:r>
    </w:p>
    <w:p w:rsidR="0032311B" w:rsidRDefault="0032311B" w:rsidP="00F92AD3">
      <w:pPr>
        <w:tabs>
          <w:tab w:val="left" w:pos="360"/>
        </w:tabs>
        <w:ind w:left="720" w:hanging="720"/>
      </w:pPr>
      <w:r>
        <w:t>Legault, C.M. 2014. The ability of two age composition error distributions to estimate selectivity and spawning stock biomass in simulated stock assessments. Fish. Res. 158, 172-180.</w:t>
      </w:r>
    </w:p>
    <w:p w:rsidR="006D56A3" w:rsidRDefault="006D56A3" w:rsidP="00F92AD3">
      <w:pPr>
        <w:tabs>
          <w:tab w:val="left" w:pos="360"/>
        </w:tabs>
        <w:ind w:left="720" w:hanging="720"/>
      </w:pPr>
      <w:r>
        <w:t>McAllister, M.K., Ianelli, J.N. 1997.</w:t>
      </w:r>
      <w:r w:rsidR="001B4A6C">
        <w:t xml:space="preserve"> Bayesian stock assessment using catch-age data nd the sampling – importance resampling al</w:t>
      </w:r>
      <w:r w:rsidR="00C14762">
        <w:t>gorithm. Can. J. Fish. Aquat. Sci. 54, 284-300.</w:t>
      </w:r>
    </w:p>
    <w:p w:rsidR="00C14762" w:rsidRDefault="004456D1" w:rsidP="00F92AD3">
      <w:pPr>
        <w:tabs>
          <w:tab w:val="left" w:pos="360"/>
        </w:tabs>
        <w:ind w:left="720" w:hanging="720"/>
      </w:pPr>
      <w:r>
        <w:t>Methot, R.D.,</w:t>
      </w:r>
      <w:r w:rsidR="00C14762">
        <w:t xml:space="preserve"> Wetzel, C.R. 2013. Stock Synthesis: a biological and statistical framework for fish stock assessment and fishery management. Fish. Res. 142, 86-99.</w:t>
      </w:r>
    </w:p>
    <w:p w:rsidR="00D429A5" w:rsidRDefault="00D429A5" w:rsidP="00F92AD3">
      <w:pPr>
        <w:tabs>
          <w:tab w:val="left" w:pos="360"/>
        </w:tabs>
        <w:ind w:left="720" w:hanging="720"/>
      </w:pPr>
      <w:r>
        <w:t>Schnute, J. T., Richards, L. R. 1995. The influence of error on population estimates from catch-age models. Can. J. Fish. Aquat. Sci. 52, 2063-2077.</w:t>
      </w:r>
    </w:p>
    <w:p w:rsidR="004456D1" w:rsidRDefault="004456D1" w:rsidP="00F92AD3">
      <w:pPr>
        <w:tabs>
          <w:tab w:val="left" w:pos="360"/>
        </w:tabs>
        <w:ind w:left="720" w:hanging="720"/>
      </w:pPr>
      <w:r>
        <w:lastRenderedPageBreak/>
        <w:t>Stewart, I.J., Hamel, O.S. 2014. Bootstrapping of sample sizes for length- or age-composition data used in stock assessments. Can. J. Fish. Aquat.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Cox, S. 2015. Status of the Pacific Hake (whiting) stock in U.S. and Canadian waters in 2015. Prepared by the Joint Technical Committee of the U.S. and Canada Packfic Hake/Whiting Agreement; National Marine Fishery Service; Canada Department of Fisheries and Oceans. 159 p</w:t>
      </w:r>
      <w:r w:rsidR="0092135A">
        <w:t>p</w:t>
      </w:r>
      <w:r w:rsidR="00D33D4B">
        <w:t>.</w:t>
      </w:r>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r w:rsidRPr="006B3596">
        <w:lastRenderedPageBreak/>
        <w:t xml:space="preserve">Table 1. </w:t>
      </w:r>
      <w:r>
        <w:t>Life-history, fishery, and modelling parameters used for the simulation.</w:t>
      </w:r>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r>
        <w:lastRenderedPageBreak/>
        <w:t>Table 2.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b/>
        </w:rPr>
      </w:pPr>
      <w:r>
        <w:rPr>
          <w:b/>
        </w:rPr>
        <w:br w:type="page"/>
      </w:r>
    </w:p>
    <w:p w:rsidR="00BF4A5F" w:rsidRPr="004F2BAA" w:rsidRDefault="00BF4A5F" w:rsidP="00BF4A5F">
      <w:pPr>
        <w:tabs>
          <w:tab w:val="left" w:pos="360"/>
        </w:tabs>
        <w:spacing w:after="200"/>
      </w:pPr>
      <w:r w:rsidRPr="004F2BAA">
        <w:lastRenderedPageBreak/>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Multinomial (DM) distribution across varying values for the DM parameter specific to each parameterization.</w:t>
      </w:r>
      <w:r>
        <w:t xml:space="preserve"> The dashed line represents the 1:1 line where the input sample size is the same as th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rsidR="00640F68" w:rsidRDefault="00FD70D0" w:rsidP="00F92AD3">
      <w:pPr>
        <w:tabs>
          <w:tab w:val="left" w:pos="360"/>
        </w:tabs>
        <w:spacing w:after="200"/>
        <w:rPr>
          <w:b/>
        </w:rPr>
      </w:pPr>
      <w:r>
        <w:rPr>
          <w:b/>
          <w:noProof/>
        </w:rPr>
        <w:drawing>
          <wp:inline distT="0" distB="0" distL="0" distR="0" wp14:anchorId="3B141C6B" wp14:editId="0D92FB4F">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B6572" w:rsidRDefault="00FB6572" w:rsidP="00F92AD3">
      <w:pPr>
        <w:tabs>
          <w:tab w:val="left" w:pos="360"/>
        </w:tabs>
        <w:spacing w:after="200"/>
        <w:rPr>
          <w:b/>
        </w:rPr>
      </w:pPr>
      <w:r>
        <w:rPr>
          <w:b/>
        </w:rPr>
        <w:br w:type="page"/>
      </w:r>
    </w:p>
    <w:p w:rsidR="00BF4A5F" w:rsidRDefault="00BF4A5F" w:rsidP="00F92AD3">
      <w:pPr>
        <w:tabs>
          <w:tab w:val="left" w:pos="360"/>
        </w:tabs>
      </w:pPr>
      <w:r w:rsidRPr="006B3596">
        <w:lastRenderedPageBreak/>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fishing</w:t>
      </w:r>
      <w:r>
        <w:t xml:space="preserve"> intensity (F</w:t>
      </w:r>
      <w:r>
        <w:rPr>
          <w:vertAlign w:val="subscript"/>
        </w:rPr>
        <w:t>SPR</w:t>
      </w:r>
      <w:r>
        <w:t>; right) for the Pacific hake assessment given four alternative methods of weighting the age-composition data: (i) unweighted (red), (ii) tuned (green); (iii) Dirichlet-Multinomial distribution (blue); and (iv) weight of zero for the age-composition data (black)</w:t>
      </w:r>
      <w:r w:rsidR="009A3FF6">
        <w:t>, where for each modle we show the maximum likelihood estimates (solid line) and +/- 1 standard error (shaded region)</w:t>
      </w:r>
      <w:r>
        <w:t xml:space="preserve">.  </w:t>
      </w:r>
    </w:p>
    <w:p w:rsidR="007F1504" w:rsidRPr="00DA4FCB" w:rsidRDefault="00A36D5B" w:rsidP="00F92AD3">
      <w:pPr>
        <w:tabs>
          <w:tab w:val="left" w:pos="360"/>
        </w:tabs>
      </w:pPr>
      <w:r>
        <w:rPr>
          <w:noProof/>
        </w:rPr>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p>
    <w:p w:rsidR="00BF4A5F" w:rsidRDefault="00BF4A5F">
      <w:pPr>
        <w:spacing w:after="200" w:line="276" w:lineRule="auto"/>
      </w:pPr>
      <w:r>
        <w:br w:type="page"/>
      </w:r>
    </w:p>
    <w:p w:rsidR="006B3596" w:rsidRDefault="00BF4A5F" w:rsidP="00F92AD3">
      <w:pPr>
        <w:tabs>
          <w:tab w:val="left" w:pos="360"/>
        </w:tabs>
        <w:rPr>
          <w:noProof/>
        </w:rPr>
      </w:pPr>
      <w:r>
        <w:lastRenderedPageBreak/>
        <w:t xml:space="preserve">Fig. 3. Estimated </w:t>
      </w:r>
      <w:r w:rsidR="00895C88">
        <w:t xml:space="preserve">Dirichlet-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 xml:space="preserve">(version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Dirichlet-Multinomial (DM) distribution implemented in Stock Synthesis </w:t>
      </w:r>
      <w:r w:rsidR="00895C88">
        <w:rPr>
          <w:rFonts w:eastAsiaTheme="minorEastAsia"/>
        </w:rPr>
        <w:t>shown for three “true sample sizes” (representing an increase in available information from 25 to 400 true samples per year) and three levels of variance inflation (wherein the input sample size provided to Stock Synthsis is 25, 100, or 1000 the true sample size)</w:t>
      </w:r>
      <w:r>
        <w:rPr>
          <w:rFonts w:eastAsiaTheme="minorEastAsia"/>
        </w:rPr>
        <w:t>.</w:t>
      </w:r>
    </w:p>
    <w:p w:rsidR="005A2331" w:rsidRDefault="00895C88" w:rsidP="00F92AD3">
      <w:pPr>
        <w:tabs>
          <w:tab w:val="left" w:pos="360"/>
        </w:tabs>
      </w:pPr>
      <w:r>
        <w:rPr>
          <w:noProof/>
        </w:rPr>
        <w:drawing>
          <wp:inline distT="0" distB="0" distL="0" distR="0">
            <wp:extent cx="3657600" cy="5486400"/>
            <wp:effectExtent l="0" t="0" r="0" b="0"/>
            <wp:docPr id="7" name="Picture 7" descr="C:\Users\James.Thorson\Desktop\Project_git\Dirichlet-Multinomial\results\Combined_simulation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Dirichlet-Multinomial\results\Combined_simulation_resul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BF4A5F" w:rsidRDefault="00BF4A5F">
      <w:pPr>
        <w:spacing w:after="200" w:line="276" w:lineRule="auto"/>
      </w:pPr>
      <w:r>
        <w:br w:type="page"/>
      </w:r>
    </w:p>
    <w:p w:rsidR="00BF4A5F" w:rsidRPr="00582FDA" w:rsidRDefault="00BF4A5F" w:rsidP="00BF4A5F">
      <w:pPr>
        <w:tabs>
          <w:tab w:val="left" w:pos="360"/>
        </w:tabs>
        <w:rPr>
          <w:b/>
        </w:rPr>
      </w:pPr>
      <w:r>
        <w:lastRenderedPageBreak/>
        <w:t xml:space="preserve">Fig. 4. Relative error in </w:t>
      </w:r>
      <w:r w:rsidR="00DA18D8">
        <w:t xml:space="preserve">parameter </w:t>
      </w:r>
      <w:r>
        <w:t xml:space="preserve">estimates </w:t>
      </w:r>
      <w:r>
        <w:rPr>
          <w:rFonts w:eastAsiaTheme="minorEastAsia"/>
        </w:rPr>
        <w:t xml:space="preserve">across estimation methods (rows; </w:t>
      </w:r>
      <w:r w:rsidR="00DA18D8">
        <w:rPr>
          <w:rFonts w:eastAsiaTheme="minorEastAsia"/>
        </w:rPr>
        <w:t xml:space="preserve">“M-I”: reweighted using the McAllister-Ianelli method; “unweighted”: conventional </w:t>
      </w:r>
      <w:r>
        <w:rPr>
          <w:rFonts w:eastAsiaTheme="minorEastAsia"/>
        </w:rPr>
        <w:t>multinomial</w:t>
      </w:r>
      <w:r w:rsidR="00DA18D8">
        <w:rPr>
          <w:rFonts w:eastAsiaTheme="minorEastAsia"/>
        </w:rPr>
        <w:t xml:space="preserve"> treating input as effective sample size; “D-M”: linear-parameterization of the Dirichle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r w:rsidR="00DA18D8">
        <w:rPr>
          <w:rFonts w:eastAsiaTheme="minorEastAsia"/>
          <w:i/>
        </w:rPr>
        <w:t>ln(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verged for each of three estimation models), and confirm that results are qualitatively similar if using a different convergence 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p w:rsidR="006B3596" w:rsidRDefault="00DA18D8" w:rsidP="00F92AD3">
      <w:pPr>
        <w:tabs>
          <w:tab w:val="left" w:pos="360"/>
        </w:tabs>
      </w:pPr>
      <w:r>
        <w:rPr>
          <w:noProof/>
        </w:rPr>
        <w:lastRenderedPageBreak/>
        <w:drawing>
          <wp:inline distT="0" distB="0" distL="0" distR="0">
            <wp:extent cx="5943600" cy="4452135"/>
            <wp:effectExtent l="0" t="0" r="0" b="5715"/>
            <wp:docPr id="10" name="Picture 10" descr="C:\Users\James.Thorson\Desktop\Project_git\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Project_git\Dirichlet-Multinomial\results\R0andM_infla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2135"/>
                    </a:xfrm>
                    <a:prstGeom prst="rect">
                      <a:avLst/>
                    </a:prstGeom>
                    <a:noFill/>
                    <a:ln>
                      <a:noFill/>
                    </a:ln>
                  </pic:spPr>
                </pic:pic>
              </a:graphicData>
            </a:graphic>
          </wp:inline>
        </w:drawing>
      </w:r>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lli Johnson" w:date="2015-09-02T16:35:00Z" w:initials="KFJ">
    <w:p w:rsidR="00B24D1E" w:rsidRDefault="00B24D1E">
      <w:pPr>
        <w:pStyle w:val="CommentText"/>
      </w:pPr>
      <w:r>
        <w:rPr>
          <w:rStyle w:val="CommentReference"/>
        </w:rPr>
        <w:annotationRef/>
      </w:r>
      <w:r>
        <w:t>Coggins and Quinn, 1998; Crone and Sampson, 1998</w:t>
      </w:r>
    </w:p>
    <w:p w:rsidR="00B24D1E" w:rsidRDefault="00B24D1E">
      <w:pPr>
        <w:pStyle w:val="CommentText"/>
      </w:pPr>
    </w:p>
    <w:p w:rsidR="00B24D1E" w:rsidRDefault="00B24D1E">
      <w:pPr>
        <w:pStyle w:val="CommentText"/>
      </w:pPr>
      <w:r>
        <w:t>Need to read to make sure.</w:t>
      </w:r>
    </w:p>
  </w:comment>
  <w:comment w:id="1" w:author="JTT" w:date="2015-09-07T16:29:00Z" w:initials="JT">
    <w:p w:rsidR="00B24D1E" w:rsidRDefault="00B24D1E" w:rsidP="003A09D6">
      <w:pPr>
        <w:pStyle w:val="CommentText"/>
      </w:pPr>
      <w:r>
        <w:rPr>
          <w:rStyle w:val="CommentReference"/>
        </w:rPr>
        <w:annotationRef/>
      </w:r>
      <w:r>
        <w:t>The first term is currently missing in SS V3.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85D41"/>
    <w:rsid w:val="000B4A6E"/>
    <w:rsid w:val="001006A9"/>
    <w:rsid w:val="001760A3"/>
    <w:rsid w:val="001B4A6C"/>
    <w:rsid w:val="001D490A"/>
    <w:rsid w:val="001E4EEC"/>
    <w:rsid w:val="001F3C0B"/>
    <w:rsid w:val="00212B29"/>
    <w:rsid w:val="002564DE"/>
    <w:rsid w:val="00280874"/>
    <w:rsid w:val="00294171"/>
    <w:rsid w:val="002B647A"/>
    <w:rsid w:val="002F6B24"/>
    <w:rsid w:val="0032311B"/>
    <w:rsid w:val="00327277"/>
    <w:rsid w:val="00335D6C"/>
    <w:rsid w:val="0036045D"/>
    <w:rsid w:val="003A09D6"/>
    <w:rsid w:val="003A63B5"/>
    <w:rsid w:val="003B1A85"/>
    <w:rsid w:val="003D1BB6"/>
    <w:rsid w:val="003E62F3"/>
    <w:rsid w:val="0041622D"/>
    <w:rsid w:val="004456D1"/>
    <w:rsid w:val="0046263D"/>
    <w:rsid w:val="00491567"/>
    <w:rsid w:val="00491F03"/>
    <w:rsid w:val="004926EE"/>
    <w:rsid w:val="004A0E05"/>
    <w:rsid w:val="004F2BAA"/>
    <w:rsid w:val="00527D55"/>
    <w:rsid w:val="00565741"/>
    <w:rsid w:val="00582FDA"/>
    <w:rsid w:val="0059430C"/>
    <w:rsid w:val="005A2331"/>
    <w:rsid w:val="00640F68"/>
    <w:rsid w:val="00641550"/>
    <w:rsid w:val="00646471"/>
    <w:rsid w:val="00681AFA"/>
    <w:rsid w:val="00697CA9"/>
    <w:rsid w:val="006B3596"/>
    <w:rsid w:val="006D56A3"/>
    <w:rsid w:val="007434CF"/>
    <w:rsid w:val="00753ED2"/>
    <w:rsid w:val="007D46AD"/>
    <w:rsid w:val="007F1504"/>
    <w:rsid w:val="00806A71"/>
    <w:rsid w:val="00895C88"/>
    <w:rsid w:val="008A2439"/>
    <w:rsid w:val="008E0B57"/>
    <w:rsid w:val="008E6C1B"/>
    <w:rsid w:val="0092135A"/>
    <w:rsid w:val="0096291C"/>
    <w:rsid w:val="009A1BEA"/>
    <w:rsid w:val="009A3FF6"/>
    <w:rsid w:val="00A36D5B"/>
    <w:rsid w:val="00A45BBB"/>
    <w:rsid w:val="00A90C11"/>
    <w:rsid w:val="00B06D64"/>
    <w:rsid w:val="00B24D1E"/>
    <w:rsid w:val="00B278B7"/>
    <w:rsid w:val="00B5376F"/>
    <w:rsid w:val="00B55C57"/>
    <w:rsid w:val="00BD5047"/>
    <w:rsid w:val="00BE3165"/>
    <w:rsid w:val="00BF4A5F"/>
    <w:rsid w:val="00C14762"/>
    <w:rsid w:val="00C26578"/>
    <w:rsid w:val="00C5474F"/>
    <w:rsid w:val="00C616C4"/>
    <w:rsid w:val="00CD4AA7"/>
    <w:rsid w:val="00D33D4B"/>
    <w:rsid w:val="00D429A5"/>
    <w:rsid w:val="00DA18D8"/>
    <w:rsid w:val="00DA4FCB"/>
    <w:rsid w:val="00DC3DE2"/>
    <w:rsid w:val="00E15A57"/>
    <w:rsid w:val="00E77EC4"/>
    <w:rsid w:val="00E93B67"/>
    <w:rsid w:val="00EE63B5"/>
    <w:rsid w:val="00F70768"/>
    <w:rsid w:val="00F71AA0"/>
    <w:rsid w:val="00F92AD3"/>
    <w:rsid w:val="00FA2532"/>
    <w:rsid w:val="00FB6572"/>
    <w:rsid w:val="00FD7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24</Pages>
  <Words>5366</Words>
  <Characters>33275</Characters>
  <Application>Microsoft Office Word</Application>
  <DocSecurity>0</DocSecurity>
  <Lines>554</Lines>
  <Paragraphs>20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29</cp:revision>
  <dcterms:created xsi:type="dcterms:W3CDTF">2015-09-15T16:48:00Z</dcterms:created>
  <dcterms:modified xsi:type="dcterms:W3CDTF">2015-09-25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4GTPGXV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